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BF9DA" w14:textId="77777777" w:rsidR="00F76E44" w:rsidRDefault="00F76E44" w:rsidP="0040031C">
      <w:pPr>
        <w:pStyle w:val="JudulEng"/>
      </w:pPr>
      <w:r>
        <w:rPr>
          <w:lang w:val="en"/>
        </w:rPr>
        <w:t>Automatic Room Light with Pear Sensor and DHT-11 Sensor</w:t>
      </w:r>
    </w:p>
    <w:p w14:paraId="402B0E06" w14:textId="183B3E63" w:rsidR="007E180E" w:rsidRPr="00C43789" w:rsidRDefault="00F76E44" w:rsidP="003B11F3">
      <w:pPr>
        <w:pStyle w:val="JudulBhs"/>
        <w:rPr>
          <w:lang w:val="en-US"/>
        </w:rPr>
      </w:pPr>
      <w:r>
        <w:rPr>
          <w:lang w:val="en-US"/>
        </w:rPr>
        <w:t>Lampu Kamar Otomatis dengan Sensor Pir dan Sensor DHT-11</w:t>
      </w:r>
    </w:p>
    <w:p w14:paraId="4856BD45" w14:textId="39F8B6BD" w:rsidR="00733283" w:rsidRDefault="00F76E44" w:rsidP="003B11F3">
      <w:pPr>
        <w:pStyle w:val="Penulis"/>
        <w:rPr>
          <w:vertAlign w:val="superscript"/>
        </w:rPr>
      </w:pPr>
      <w:r>
        <w:t>Niken Riri Dwi Astuti</w:t>
      </w:r>
      <w:r w:rsidR="00F5004E">
        <w:rPr>
          <w:vertAlign w:val="superscript"/>
        </w:rPr>
        <w:t>1</w:t>
      </w:r>
    </w:p>
    <w:p w14:paraId="122272F1" w14:textId="32845599" w:rsidR="00B57EFF" w:rsidRDefault="00B57EFF" w:rsidP="003B11F3">
      <w:pPr>
        <w:pStyle w:val="Penulis"/>
      </w:pPr>
    </w:p>
    <w:p w14:paraId="56BB9836" w14:textId="5B46C1D1" w:rsidR="003B11F3" w:rsidRPr="003357EB" w:rsidRDefault="00733283" w:rsidP="003357EB">
      <w:pPr>
        <w:pStyle w:val="Afiliasi"/>
      </w:pPr>
      <w:r w:rsidRPr="003357EB">
        <w:rPr>
          <w:vertAlign w:val="superscript"/>
        </w:rPr>
        <w:t>1</w:t>
      </w:r>
      <w:r w:rsidR="00F5004E" w:rsidRPr="003357EB">
        <w:rPr>
          <w:vertAlign w:val="superscript"/>
        </w:rPr>
        <w:t>,2</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429B0F40" w14:textId="03A93203" w:rsidR="009E5478" w:rsidRPr="00B57EFF" w:rsidRDefault="00F5004E" w:rsidP="000A5CBA">
      <w:pPr>
        <w:pStyle w:val="Penulis"/>
        <w:rPr>
          <w:i/>
          <w:iCs/>
        </w:rPr>
      </w:pPr>
      <w:r w:rsidRPr="00F5004E">
        <w:rPr>
          <w:b w:val="0"/>
          <w:bCs/>
          <w:vertAlign w:val="superscript"/>
        </w:rPr>
        <w:t>1</w:t>
      </w:r>
      <w:r w:rsidR="000A5CBA">
        <w:rPr>
          <w:b w:val="0"/>
          <w:bCs/>
        </w:rPr>
        <w:t>1232000</w:t>
      </w:r>
      <w:r w:rsidR="00F76E44">
        <w:rPr>
          <w:b w:val="0"/>
          <w:bCs/>
        </w:rPr>
        <w:t>9</w:t>
      </w:r>
      <w:r w:rsidR="000A5CBA">
        <w:rPr>
          <w:b w:val="0"/>
          <w:bCs/>
        </w:rPr>
        <w:t>1</w:t>
      </w:r>
      <w:r w:rsidRPr="00F5004E">
        <w:rPr>
          <w:b w:val="0"/>
          <w:bCs/>
        </w:rPr>
        <w:t>@</w:t>
      </w:r>
      <w:r w:rsidR="000A5CBA">
        <w:rPr>
          <w:b w:val="0"/>
          <w:bCs/>
        </w:rPr>
        <w:t>student.</w:t>
      </w:r>
      <w:r w:rsidRPr="00F5004E">
        <w:rPr>
          <w:b w:val="0"/>
          <w:bCs/>
        </w:rPr>
        <w:t>upnyk.ac.id</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1056DCF6"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5BB1CB8D" w:rsidR="00836674" w:rsidRPr="00B57EFF" w:rsidRDefault="00DD0274" w:rsidP="00227376">
            <w:pPr>
              <w:pStyle w:val="Info"/>
            </w:pPr>
            <w:r>
              <w:t>Received</w:t>
            </w:r>
            <w:r w:rsidR="00B57EFF" w:rsidRPr="00B57EFF">
              <w:t>: De</w:t>
            </w:r>
            <w:r>
              <w:t>c</w:t>
            </w:r>
            <w:r w:rsidR="00B57EFF" w:rsidRPr="00B57EFF">
              <w:t>ember 202</w:t>
            </w:r>
            <w:r w:rsidR="005F2B3A">
              <w:t>1</w:t>
            </w:r>
          </w:p>
          <w:p w14:paraId="127C4B38" w14:textId="6ED72B87" w:rsidR="00B57EFF" w:rsidRPr="00B57EFF" w:rsidRDefault="00B57EFF" w:rsidP="00227376">
            <w:pPr>
              <w:pStyle w:val="Info"/>
            </w:pPr>
            <w:r w:rsidRPr="00B57EFF">
              <w:t>Revi</w:t>
            </w:r>
            <w:r w:rsidR="00DD0274">
              <w:t>sed</w:t>
            </w:r>
            <w:r w:rsidRPr="00B57EFF">
              <w:t>: Januar</w:t>
            </w:r>
            <w:r w:rsidR="00DD0274">
              <w:t>y</w:t>
            </w:r>
            <w:r w:rsidRPr="00B57EFF">
              <w:t xml:space="preserve"> 202</w:t>
            </w:r>
            <w:r w:rsidR="005F2B3A">
              <w:t>2</w:t>
            </w:r>
          </w:p>
          <w:p w14:paraId="51FC41FC" w14:textId="5A4D03A2" w:rsidR="00B57EFF" w:rsidRPr="00B57EFF" w:rsidRDefault="00DD0274" w:rsidP="00227376">
            <w:pPr>
              <w:pStyle w:val="Info"/>
            </w:pPr>
            <w:r>
              <w:t>Accepted</w:t>
            </w:r>
            <w:r w:rsidR="00B57EFF" w:rsidRPr="00B57EFF">
              <w:t>: Januar</w:t>
            </w:r>
            <w:r>
              <w:t>y</w:t>
            </w:r>
            <w:r w:rsidR="00B57EFF" w:rsidRPr="00B57EFF">
              <w:t xml:space="preserve"> 202</w:t>
            </w:r>
            <w:r w:rsidR="005F2B3A">
              <w:t>2</w:t>
            </w:r>
          </w:p>
          <w:p w14:paraId="2606D7FD" w14:textId="7CB2C932" w:rsidR="00B57EFF" w:rsidRDefault="00DD0274" w:rsidP="00227376">
            <w:pPr>
              <w:pStyle w:val="Info"/>
            </w:pPr>
            <w:r>
              <w:t>Published</w:t>
            </w:r>
            <w:r w:rsidR="00B57EFF" w:rsidRPr="00B57EFF">
              <w:t>: Februar</w:t>
            </w:r>
            <w:r>
              <w:t>y</w:t>
            </w:r>
            <w:r w:rsidR="00B57EFF" w:rsidRPr="00B57EFF">
              <w:t xml:space="preserve"> 202</w:t>
            </w:r>
            <w:r w:rsidR="005F2B3A">
              <w:t>2</w:t>
            </w:r>
          </w:p>
          <w:p w14:paraId="2415DA10" w14:textId="227D5381" w:rsidR="00ED76BD" w:rsidRPr="003357EB" w:rsidRDefault="00ED76BD" w:rsidP="00227376">
            <w:pPr>
              <w:pStyle w:val="Info"/>
            </w:pPr>
          </w:p>
        </w:tc>
        <w:tc>
          <w:tcPr>
            <w:tcW w:w="5954" w:type="dxa"/>
            <w:tcBorders>
              <w:top w:val="single" w:sz="4" w:space="0" w:color="auto"/>
            </w:tcBorders>
          </w:tcPr>
          <w:p w14:paraId="6C7E355C" w14:textId="77777777" w:rsidR="005F2B3A" w:rsidRPr="003357EB" w:rsidRDefault="00836674" w:rsidP="005F2B3A">
            <w:pPr>
              <w:pStyle w:val="Abstract"/>
              <w:jc w:val="both"/>
            </w:pPr>
            <w:r w:rsidRPr="003357EB">
              <w:t>Purpose</w:t>
            </w:r>
            <w:r w:rsidR="005F2B3A" w:rsidRPr="003357EB">
              <w:rPr>
                <w:lang w:val="en"/>
              </w:rPr>
              <w:t>: Build an integrated parking system based on the internet of things that can warn when the parking lot has been filled or is still empty, so that it can make it easier for us when we want to park a vehicle.</w:t>
            </w:r>
          </w:p>
          <w:p w14:paraId="57702834" w14:textId="3FCDF545" w:rsidR="005F2B3A" w:rsidRPr="003357EB" w:rsidRDefault="00836674" w:rsidP="005F2B3A">
            <w:pPr>
              <w:pStyle w:val="Abstract"/>
              <w:jc w:val="both"/>
            </w:pPr>
            <w:r w:rsidRPr="003357EB">
              <w:t>Design/methodology/approach:</w:t>
            </w:r>
            <w:r w:rsidR="00AE4843">
              <w:t xml:space="preserve"> </w:t>
            </w:r>
            <w:r w:rsidR="005F2B3A">
              <w:rPr>
                <w:lang w:val="en"/>
              </w:rPr>
              <w:t>This system was created using research and development methods with algorithm programming using the Arduino IDE. In designing the components, this tool is composed of NodeMCU ESP8266 as a microcontroller, proximity sensor, buzzer, jumper cable, breadboard, and database as a platform for receiving data that enters the website.</w:t>
            </w:r>
          </w:p>
          <w:p w14:paraId="0B8CF666" w14:textId="5400DA92" w:rsidR="00836674" w:rsidRPr="003357EB" w:rsidRDefault="00836674" w:rsidP="005F2B3A">
            <w:pPr>
              <w:pStyle w:val="Abstract"/>
              <w:jc w:val="both"/>
            </w:pPr>
            <w:r w:rsidRPr="003357EB">
              <w:t>Findings/result:</w:t>
            </w:r>
            <w:r w:rsidR="00AE4843">
              <w:t xml:space="preserve"> </w:t>
            </w:r>
            <w:r w:rsidR="005F2B3A">
              <w:rPr>
                <w:lang w:val="en"/>
              </w:rPr>
              <w:t xml:space="preserve">The system can be a warning when it is indicated that a parking lot is filled or there is a vehicle by ringing the buzzer, and sending data through the database on the website </w:t>
            </w:r>
            <w:r w:rsidR="005F2B3A" w:rsidRPr="00915E41">
              <w:rPr>
                <w:iCs/>
                <w:lang w:val="en"/>
              </w:rPr>
              <w:t>online</w:t>
            </w:r>
            <w:r w:rsidR="005F2B3A">
              <w:rPr>
                <w:lang w:val="en"/>
              </w:rPr>
              <w:t xml:space="preserve"> and </w:t>
            </w:r>
            <w:r w:rsidR="005F2B3A" w:rsidRPr="00915E41">
              <w:rPr>
                <w:iCs/>
                <w:lang w:val="en"/>
              </w:rPr>
              <w:t>in real time</w:t>
            </w:r>
            <w:r w:rsidR="005F2B3A">
              <w:rPr>
                <w:lang w:val="en"/>
              </w:rPr>
              <w:t>.</w:t>
            </w:r>
          </w:p>
          <w:p w14:paraId="7877D4F5" w14:textId="77777777" w:rsidR="005F2B3A" w:rsidRPr="00AE4843" w:rsidRDefault="00836674" w:rsidP="005F2B3A">
            <w:pPr>
              <w:pStyle w:val="Abstrak"/>
              <w:jc w:val="both"/>
              <w:rPr>
                <w:i/>
                <w:iCs w:val="0"/>
              </w:rPr>
            </w:pPr>
            <w:r w:rsidRPr="00AE4843">
              <w:rPr>
                <w:i/>
                <w:iCs w:val="0"/>
              </w:rPr>
              <w:t>Originality/value/state of the art:</w:t>
            </w:r>
            <w:r w:rsidR="00AE4843" w:rsidRPr="00AE4843">
              <w:rPr>
                <w:i/>
                <w:iCs w:val="0"/>
              </w:rPr>
              <w:t xml:space="preserve"> </w:t>
            </w:r>
            <w:r w:rsidR="005F2B3A" w:rsidRPr="00AE4843">
              <w:rPr>
                <w:i/>
                <w:iCs w:val="0"/>
                <w:lang w:val="en"/>
              </w:rPr>
              <w:t>This study has a similar topic to previous research related to previous integrated parking system based on nodemcu esp8266. However, this study used a website with a database as a notification on the database so that it is simpler and easier to use.</w:t>
            </w:r>
          </w:p>
          <w:p w14:paraId="496947B5" w14:textId="2831A40E" w:rsidR="00836674" w:rsidRPr="003357EB" w:rsidRDefault="00836674" w:rsidP="005F2B3A">
            <w:pPr>
              <w:pStyle w:val="Abstract"/>
              <w:jc w:val="both"/>
            </w:pPr>
          </w:p>
          <w:p w14:paraId="655B9428" w14:textId="18C14463" w:rsidR="00836674" w:rsidRPr="003357EB" w:rsidRDefault="00836674" w:rsidP="005F2B3A">
            <w:pPr>
              <w:pStyle w:val="Abstract"/>
              <w:jc w:val="both"/>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82121BC" w:rsidR="00836674" w:rsidRPr="00836674" w:rsidRDefault="00836674" w:rsidP="003357EB">
            <w:pPr>
              <w:pStyle w:val="Abstrak"/>
            </w:pPr>
            <w:r w:rsidRPr="00ED76BD">
              <w:rPr>
                <w:b/>
                <w:bCs/>
              </w:rPr>
              <w:t>Abstrak</w:t>
            </w:r>
            <w:r w:rsidR="003357EB">
              <w:t xml:space="preserve"> </w:t>
            </w:r>
          </w:p>
        </w:tc>
      </w:tr>
      <w:tr w:rsidR="00836674" w14:paraId="3DB9FBAE" w14:textId="77777777" w:rsidTr="008A3F52">
        <w:tc>
          <w:tcPr>
            <w:tcW w:w="3397" w:type="dxa"/>
          </w:tcPr>
          <w:p w14:paraId="66EB91C1" w14:textId="4A38A272" w:rsidR="00B57EFF" w:rsidRPr="00B57EFF" w:rsidRDefault="00B57EFF" w:rsidP="003357EB">
            <w:pPr>
              <w:pStyle w:val="Abstrak"/>
              <w:rPr>
                <w:i/>
                <w:iCs w:val="0"/>
                <w:sz w:val="20"/>
                <w:szCs w:val="28"/>
              </w:rPr>
            </w:pPr>
            <w:r w:rsidRPr="00B57EFF">
              <w:rPr>
                <w:i/>
                <w:iCs w:val="0"/>
                <w:sz w:val="20"/>
                <w:szCs w:val="28"/>
              </w:rPr>
              <w:t>Keywords:</w:t>
            </w:r>
            <w:r w:rsidR="005F2B3A">
              <w:rPr>
                <w:i/>
                <w:iCs w:val="0"/>
                <w:sz w:val="20"/>
                <w:szCs w:val="28"/>
              </w:rPr>
              <w:t>parking</w:t>
            </w:r>
            <w:r w:rsidRPr="00B57EFF">
              <w:rPr>
                <w:i/>
                <w:iCs w:val="0"/>
                <w:sz w:val="20"/>
                <w:szCs w:val="28"/>
              </w:rPr>
              <w:t xml:space="preserve">; </w:t>
            </w:r>
            <w:r w:rsidR="005F2B3A">
              <w:rPr>
                <w:i/>
                <w:iCs w:val="0"/>
                <w:sz w:val="20"/>
                <w:szCs w:val="28"/>
              </w:rPr>
              <w:t>warn</w:t>
            </w:r>
            <w:r w:rsidRPr="00B57EFF">
              <w:rPr>
                <w:i/>
                <w:iCs w:val="0"/>
                <w:sz w:val="20"/>
                <w:szCs w:val="28"/>
              </w:rPr>
              <w:t xml:space="preserve">; </w:t>
            </w:r>
            <w:r w:rsidR="005F2B3A">
              <w:rPr>
                <w:i/>
                <w:iCs w:val="0"/>
                <w:sz w:val="20"/>
                <w:szCs w:val="28"/>
              </w:rPr>
              <w:t>database</w:t>
            </w:r>
          </w:p>
          <w:p w14:paraId="5E825102" w14:textId="49874704" w:rsidR="00836674" w:rsidRPr="00B57EFF" w:rsidRDefault="00836674" w:rsidP="003357EB">
            <w:pPr>
              <w:pStyle w:val="Abstrak"/>
              <w:rPr>
                <w:sz w:val="20"/>
                <w:szCs w:val="28"/>
              </w:rPr>
            </w:pPr>
            <w:r w:rsidRPr="00B57EFF">
              <w:rPr>
                <w:sz w:val="20"/>
                <w:szCs w:val="28"/>
              </w:rPr>
              <w:t>Kata kunci:</w:t>
            </w:r>
            <w:r w:rsidR="005F2B3A">
              <w:rPr>
                <w:sz w:val="20"/>
                <w:szCs w:val="28"/>
              </w:rPr>
              <w:t xml:space="preserve"> parkir</w:t>
            </w:r>
            <w:r w:rsidRPr="00B57EFF">
              <w:rPr>
                <w:sz w:val="20"/>
                <w:szCs w:val="28"/>
              </w:rPr>
              <w:t xml:space="preserve">; </w:t>
            </w:r>
            <w:r w:rsidR="005F2B3A">
              <w:rPr>
                <w:sz w:val="20"/>
                <w:szCs w:val="28"/>
              </w:rPr>
              <w:t>peringatan</w:t>
            </w:r>
            <w:r w:rsidRPr="00B57EFF">
              <w:rPr>
                <w:sz w:val="20"/>
                <w:szCs w:val="28"/>
              </w:rPr>
              <w:t xml:space="preserve">; </w:t>
            </w:r>
            <w:r w:rsidR="005F2B3A">
              <w:rPr>
                <w:sz w:val="20"/>
                <w:szCs w:val="28"/>
              </w:rPr>
              <w:t>database</w:t>
            </w:r>
          </w:p>
        </w:tc>
        <w:tc>
          <w:tcPr>
            <w:tcW w:w="5954" w:type="dxa"/>
            <w:tcBorders>
              <w:top w:val="single" w:sz="4" w:space="0" w:color="auto"/>
              <w:bottom w:val="single" w:sz="4" w:space="0" w:color="auto"/>
            </w:tcBorders>
          </w:tcPr>
          <w:p w14:paraId="05391470" w14:textId="12FC39BA" w:rsidR="00836674" w:rsidRDefault="00836674" w:rsidP="00E82561">
            <w:pPr>
              <w:pStyle w:val="Abstrak"/>
              <w:jc w:val="both"/>
            </w:pPr>
            <w:r>
              <w:t>Tujuan:</w:t>
            </w:r>
            <w:r w:rsidR="000A5CBA">
              <w:t xml:space="preserve"> Membangun sistem </w:t>
            </w:r>
            <w:r w:rsidR="00F76E44">
              <w:t xml:space="preserve">lampu kamar otomatis berbasis </w:t>
            </w:r>
            <w:r w:rsidR="00F76E44" w:rsidRPr="006D3D29">
              <w:rPr>
                <w:i/>
                <w:iCs w:val="0"/>
              </w:rPr>
              <w:t>Internet of Things</w:t>
            </w:r>
            <w:r w:rsidR="00F76E44">
              <w:t xml:space="preserve"> yang dapat mendeteksi adanya objek sekitar dan mendeteksi besarnya suhu</w:t>
            </w:r>
            <w:r w:rsidR="00E82561">
              <w:t>.</w:t>
            </w:r>
          </w:p>
          <w:p w14:paraId="54CD7664" w14:textId="6D719568" w:rsidR="00836674" w:rsidRDefault="00836674" w:rsidP="00E82561">
            <w:pPr>
              <w:pStyle w:val="Abstrak"/>
              <w:jc w:val="both"/>
            </w:pPr>
            <w:r>
              <w:t>Perancangan/metode/pendekatan:</w:t>
            </w:r>
            <w:r w:rsidR="00AE4843">
              <w:t xml:space="preserve"> Sistem ini dibuat dengan menggunakan metode research and development dengan pemrograman algoritma menggunakan Arduino IDE. Pada perancangan komponennya, alat ini tersusun atas NodeMCU ESP8266 sebagai mikrokontroler, sensor </w:t>
            </w:r>
            <w:r w:rsidR="006D3D29">
              <w:t>pir(sensor objek)</w:t>
            </w:r>
            <w:r w:rsidR="00AE4843">
              <w:t xml:space="preserve">, </w:t>
            </w:r>
            <w:r w:rsidR="006D3D29">
              <w:t>sensor DHT-11(sensor suhu), lampu LED</w:t>
            </w:r>
            <w:r w:rsidR="00AE4843">
              <w:t>,</w:t>
            </w:r>
            <w:r w:rsidR="009A310D">
              <w:t xml:space="preserve"> </w:t>
            </w:r>
            <w:r w:rsidR="00AE4843">
              <w:t xml:space="preserve">kabel </w:t>
            </w:r>
            <w:r w:rsidR="00AE4843" w:rsidRPr="00AE4843">
              <w:rPr>
                <w:i/>
                <w:iCs w:val="0"/>
              </w:rPr>
              <w:t>jumper,</w:t>
            </w:r>
            <w:r w:rsidR="006D3D29">
              <w:rPr>
                <w:i/>
                <w:iCs w:val="0"/>
              </w:rPr>
              <w:t xml:space="preserve"> dan</w:t>
            </w:r>
            <w:r w:rsidR="00AE4843" w:rsidRPr="00AE4843">
              <w:rPr>
                <w:i/>
                <w:iCs w:val="0"/>
              </w:rPr>
              <w:t xml:space="preserve"> breadboard</w:t>
            </w:r>
            <w:r w:rsidR="00AE4843">
              <w:t>.</w:t>
            </w:r>
          </w:p>
          <w:p w14:paraId="6FB693DA" w14:textId="17EB9512" w:rsidR="00836674" w:rsidRDefault="00836674" w:rsidP="00E82561">
            <w:pPr>
              <w:pStyle w:val="Abstrak"/>
              <w:jc w:val="both"/>
            </w:pPr>
            <w:r>
              <w:lastRenderedPageBreak/>
              <w:t>Hasil:</w:t>
            </w:r>
            <w:r w:rsidR="00E82561">
              <w:t xml:space="preserve"> Sistem dapat menjadi pemberi pe</w:t>
            </w:r>
            <w:r w:rsidR="006D3D29">
              <w:t>nanda</w:t>
            </w:r>
            <w:r w:rsidR="00E82561">
              <w:t xml:space="preserve"> ketika ter</w:t>
            </w:r>
            <w:r w:rsidR="006D3D29">
              <w:t>deteksi</w:t>
            </w:r>
            <w:r w:rsidR="00E82561">
              <w:t xml:space="preserve"> suatu </w:t>
            </w:r>
            <w:r w:rsidR="006D3D29">
              <w:t xml:space="preserve">objek </w:t>
            </w:r>
          </w:p>
          <w:p w14:paraId="7A322654" w14:textId="77777777" w:rsidR="00CD187B" w:rsidRDefault="00836674" w:rsidP="005F2B3A">
            <w:pPr>
              <w:pStyle w:val="Abstrak"/>
              <w:jc w:val="both"/>
            </w:pPr>
            <w:r>
              <w:t xml:space="preserve">Keaslian/ </w:t>
            </w:r>
            <w:r w:rsidRPr="00981794">
              <w:rPr>
                <w:i/>
                <w:iCs w:val="0"/>
              </w:rPr>
              <w:t>state of the art</w:t>
            </w:r>
            <w:r>
              <w:t>:</w:t>
            </w:r>
            <w:r w:rsidR="00915E41">
              <w:t xml:space="preserve"> </w:t>
            </w:r>
            <w:r w:rsidR="008A3F52">
              <w:t xml:space="preserve">Penelitian ini memiliki topik yang mirip dengan penelitian sebelumnya terkait sistem sistem parkir terintegrasi sebelumnya </w:t>
            </w:r>
            <w:r w:rsidR="00AE4843">
              <w:t>berbasis nodemcu esp8266. Meskipun demikian, penelitian ini menggunakan website dengan database sebagai pemberitahuan pada database sehingga lebih sederhana dan mudah digunakan.</w:t>
            </w:r>
          </w:p>
          <w:p w14:paraId="486AA147" w14:textId="37A619A2" w:rsidR="005F2B3A" w:rsidRDefault="005F2B3A" w:rsidP="005F2B3A">
            <w:pPr>
              <w:pStyle w:val="Abstrak"/>
              <w:jc w:val="both"/>
            </w:pPr>
          </w:p>
        </w:tc>
      </w:tr>
      <w:tr w:rsidR="008A3F52" w14:paraId="12296E06" w14:textId="77777777" w:rsidTr="00836674">
        <w:tc>
          <w:tcPr>
            <w:tcW w:w="3397" w:type="dxa"/>
            <w:tcBorders>
              <w:bottom w:val="single" w:sz="4" w:space="0" w:color="auto"/>
            </w:tcBorders>
          </w:tcPr>
          <w:p w14:paraId="185F1CB2" w14:textId="77777777" w:rsidR="008A3F52" w:rsidRPr="00B57EFF" w:rsidRDefault="008A3F52" w:rsidP="003357EB">
            <w:pPr>
              <w:pStyle w:val="Abstrak"/>
              <w:rPr>
                <w:i/>
                <w:iCs w:val="0"/>
                <w:sz w:val="20"/>
                <w:szCs w:val="28"/>
              </w:rPr>
            </w:pPr>
          </w:p>
        </w:tc>
        <w:tc>
          <w:tcPr>
            <w:tcW w:w="5954" w:type="dxa"/>
            <w:tcBorders>
              <w:top w:val="single" w:sz="4" w:space="0" w:color="auto"/>
              <w:bottom w:val="single" w:sz="4" w:space="0" w:color="auto"/>
            </w:tcBorders>
          </w:tcPr>
          <w:p w14:paraId="13DCA16C" w14:textId="77777777" w:rsidR="008A3F52" w:rsidRDefault="008A3F52" w:rsidP="00E82561">
            <w:pPr>
              <w:pStyle w:val="Abstrak"/>
              <w:jc w:val="both"/>
            </w:pPr>
          </w:p>
        </w:tc>
      </w:tr>
    </w:tbl>
    <w:p w14:paraId="4A3734A6" w14:textId="04E5D6FC" w:rsidR="00836674" w:rsidRDefault="00836674" w:rsidP="00780F2F">
      <w:pPr>
        <w:pStyle w:val="Heading1"/>
        <w:rPr>
          <w:lang w:val="en-US"/>
        </w:rPr>
      </w:pPr>
      <w:r>
        <w:rPr>
          <w:lang w:val="en-US"/>
        </w:rPr>
        <w:t>Pendahuluan</w:t>
      </w:r>
    </w:p>
    <w:p w14:paraId="21F4DB15" w14:textId="156D962A" w:rsidR="004E3C00" w:rsidRDefault="00F00688" w:rsidP="00EA3BA5">
      <w:pPr>
        <w:ind w:firstLine="567"/>
        <w:rPr>
          <w:lang w:val="en-US"/>
        </w:rPr>
      </w:pPr>
      <w:r>
        <w:rPr>
          <w:lang w:val="en-US"/>
        </w:rPr>
        <w:t xml:space="preserve">Parkir </w:t>
      </w:r>
      <w:r w:rsidR="00EA3BA5">
        <w:rPr>
          <w:lang w:val="en-US"/>
        </w:rPr>
        <w:t>merupakan kondisi suatu kendaraan yang tidak bergerak dan memiliki sifat sementara sebab ditinggalkan oleh pengemudiny. Setiap pengendara kendaraan bermotor memiliki kecenderungan untuk mencari tempat untuk memarkir kendaraannya sedekat mungkin dengan tempat kegiatan, atau aktivitasnya. Pembangunan sejumlah gedung, atau tempat-tempat kegiatan umum, sering kali tidak menyediakan area untuk parkir yang cukp, sehingga berakibat pada sebagian besar badan jalan dipergunakanuntuk parkir kendaraan.</w:t>
      </w:r>
    </w:p>
    <w:p w14:paraId="28268CD8" w14:textId="3D370AAC" w:rsidR="00EA3BA5" w:rsidRDefault="00EA3BA5" w:rsidP="00EA3BA5">
      <w:pPr>
        <w:ind w:firstLine="567"/>
        <w:rPr>
          <w:lang w:val="en-US"/>
        </w:rPr>
      </w:pPr>
      <w:r>
        <w:rPr>
          <w:lang w:val="en-US"/>
        </w:rPr>
        <w:t xml:space="preserve">Daerah perkotaan dengan kepadatan penduduk dan tingkat ekonomi yang tinggi mengakibatkan tingkat kepemilikan kendaraan pribadi menjadi tinggi. Apabila kondisi ini didukung dengan kebijakan pemerintah dalam manajemen lalu lintas yang tidak membatasi penggunaan kendaraan pribadi , maka akan mendukung </w:t>
      </w:r>
      <w:r w:rsidR="001A3A3A">
        <w:rPr>
          <w:lang w:val="en-US"/>
        </w:rPr>
        <w:t>pelaku pergerakan untuk selalu menggunakan kendaraan pribadi. Hal tersebut akan menimbukan kebutuhan lahan parkir yang besar pada zona tarikan sebagai contoh pada daerah pusat bisnis. Timbulnya masalah parkir di kota-kota besar menurut para ahli transportasi untuk betul-betul memahami parkir. Konsep dan karakteristik parkir, analisis kebutuhan parkir, perencanaan geometrik lahan parkir, dan kebijakan parkir merupakan materi yang bisa diimplementasikan untuk menangani permasalahan parkir.</w:t>
      </w:r>
    </w:p>
    <w:p w14:paraId="03A14553" w14:textId="1017E890" w:rsidR="001A3A3A" w:rsidRDefault="001A3A3A" w:rsidP="00EA3BA5">
      <w:pPr>
        <w:ind w:firstLine="567"/>
        <w:rPr>
          <w:lang w:val="en-US"/>
        </w:rPr>
      </w:pPr>
      <w:r>
        <w:rPr>
          <w:lang w:val="en-US"/>
        </w:rPr>
        <w:t>Selain untuk mengatasi sulitnya memarkirkan kendaraan di lahan parkir diatas, kami menbuat sebuah sistem yang dapat membantu memudahan seluruh pengendara mobil maupun motor untuk menemukan lahan parkir yang kosong, sehingga para pengendara tidak perlu khawatir akan tidak menemukan lahan kososng untuk parkir.</w:t>
      </w:r>
    </w:p>
    <w:p w14:paraId="004189CC" w14:textId="2E7C59C8" w:rsidR="001A3A3A" w:rsidRPr="009A310D" w:rsidRDefault="001A3A3A" w:rsidP="00EA3BA5">
      <w:pPr>
        <w:ind w:firstLine="567"/>
        <w:rPr>
          <w:lang w:val="en-US"/>
        </w:rPr>
      </w:pPr>
      <w:r>
        <w:rPr>
          <w:lang w:val="en-US"/>
        </w:rPr>
        <w:t>Pada penelitian ini, peneliti menggunakan NodeMCU ESP8266, sensor jarak sebagai pendeteksi jarak antara kendaraan atau antar benda tersebut masih dapat diisi oleh kendaraan lagi atau tidak, buzzer sebagai sirine peringatan, website database sebagai penyimapana data lahan parir mana saja yang masih kosong atau sudah terisi dan untuk mendata mobil yang keluar maupun masuk</w:t>
      </w:r>
      <w:r w:rsidR="009A310D">
        <w:rPr>
          <w:lang w:val="en-US"/>
        </w:rPr>
        <w:t xml:space="preserve">, dan beberapa komponen-komponen pendukung lainnya. </w:t>
      </w:r>
      <w:r w:rsidR="009A310D">
        <w:t>NodeMCU berfungsi sebagai mikrokontroler serta pengakses program yang dapat langsung terhubung dengan WiFi.</w:t>
      </w:r>
      <w:r w:rsidR="009A310D">
        <w:rPr>
          <w:lang w:val="en-US"/>
        </w:rPr>
        <w:t xml:space="preserve"> Cara kerja alat ini yaitu sensor jarak akan mendeteksi jarak yang memungkinkan untuk parkir suatu kendaraan maka buzzer tidak akan memberikan sirine peringatan dan akan dikirimkan data pada website database bahwa lahan tersebut kosong dan mendata bahwa adanya kendaraan yang masuk dan parkir. Kemudian sebaliknya jika lahan tidak cukup untuk parkir atau lahan </w:t>
      </w:r>
      <w:r w:rsidR="009A310D">
        <w:rPr>
          <w:lang w:val="en-US"/>
        </w:rPr>
        <w:lastRenderedPageBreak/>
        <w:t>parkir telah penuh maka sirine akan berbunyi dan database menyimpan data bahwa lahan parkir tersebut penuh dan tidak ada mobil yang terdata keluar.</w:t>
      </w:r>
    </w:p>
    <w:p w14:paraId="189ACD72" w14:textId="71F68976" w:rsidR="007C6C72" w:rsidRDefault="0038447E" w:rsidP="00780F2F">
      <w:pPr>
        <w:pStyle w:val="Heading1"/>
        <w:rPr>
          <w:lang w:val="en-US"/>
        </w:rPr>
      </w:pPr>
      <w:r>
        <w:rPr>
          <w:lang w:val="en-US"/>
        </w:rPr>
        <w:t>Metode/Perancangan (Heading 1)</w:t>
      </w:r>
    </w:p>
    <w:p w14:paraId="3DAB82F2" w14:textId="28EFA0B8" w:rsidR="0038447E" w:rsidRDefault="000C6E6D" w:rsidP="0038447E">
      <w:pPr>
        <w:rPr>
          <w:lang w:val="en-US"/>
        </w:rPr>
      </w:pPr>
      <w:r>
        <w:rPr>
          <w:lang w:val="en-US"/>
        </w:rPr>
        <w:t xml:space="preserve">Pada </w:t>
      </w:r>
      <w:r w:rsidR="004E3C00">
        <w:rPr>
          <w:lang w:val="en-US"/>
        </w:rPr>
        <w:t>metode dibahas tentang metode</w:t>
      </w:r>
      <w:r w:rsidR="00937643">
        <w:rPr>
          <w:lang w:val="en-US"/>
        </w:rPr>
        <w:t>, tahapan,</w:t>
      </w:r>
      <w:r w:rsidR="004E3C00">
        <w:rPr>
          <w:lang w:val="en-US"/>
        </w:rPr>
        <w:t xml:space="preserve"> maupun model yang digunakan dalam penelitian yang dilakukan.</w:t>
      </w:r>
      <w:r w:rsidR="00FB07BD">
        <w:rPr>
          <w:lang w:val="en-US"/>
        </w:rPr>
        <w:t xml:space="preserve"> </w:t>
      </w:r>
    </w:p>
    <w:p w14:paraId="4E1BFDFB" w14:textId="1F9B1173" w:rsidR="004E3C00" w:rsidRDefault="00FB07BD" w:rsidP="00780F2F">
      <w:pPr>
        <w:pStyle w:val="Heading2"/>
        <w:rPr>
          <w:lang w:val="en-US"/>
        </w:rPr>
      </w:pPr>
      <w:r>
        <w:rPr>
          <w:lang w:val="en-US"/>
        </w:rPr>
        <w:t>Pengumpulan</w:t>
      </w:r>
      <w:r w:rsidR="004E3C00">
        <w:rPr>
          <w:lang w:val="en-US"/>
        </w:rPr>
        <w:t xml:space="preserve"> </w:t>
      </w:r>
      <w:r w:rsidR="00937643">
        <w:rPr>
          <w:lang w:val="en-US"/>
        </w:rPr>
        <w:t xml:space="preserve">Data </w:t>
      </w:r>
      <w:r w:rsidR="004E3C00">
        <w:rPr>
          <w:lang w:val="en-US"/>
        </w:rPr>
        <w:t>(Heading 2)</w:t>
      </w:r>
    </w:p>
    <w:p w14:paraId="575E8039" w14:textId="5138420D" w:rsidR="00FB07BD" w:rsidRDefault="00FB07BD" w:rsidP="00FB07BD">
      <w:pPr>
        <w:rPr>
          <w:lang w:val="en-US"/>
        </w:rPr>
      </w:pPr>
      <w:r>
        <w:rPr>
          <w:lang w:val="en-US"/>
        </w:rPr>
        <w:t>Pada penulisan metode terdapat tabel, gambar, maupun persamaan yang digunakan dalam penelitian tersebut.</w:t>
      </w:r>
    </w:p>
    <w:p w14:paraId="764ADE03" w14:textId="0BF581BF" w:rsidR="00FB07BD" w:rsidRDefault="00FB07BD" w:rsidP="00FB07BD">
      <w:pPr>
        <w:rPr>
          <w:lang w:val="en-US"/>
        </w:rPr>
      </w:pPr>
      <w:r>
        <w:rPr>
          <w:lang w:val="en-US"/>
        </w:rPr>
        <w:t xml:space="preserve">Gambar ditampilkan dengan melakukan rujukan dengan menebalkan huruf terlebih dahulu, seperti diperlihatkan pada </w:t>
      </w:r>
      <w:r w:rsidRPr="00FB07BD">
        <w:rPr>
          <w:b/>
          <w:bCs/>
          <w:lang w:val="en-US"/>
        </w:rPr>
        <w:t>Gambar 1</w:t>
      </w:r>
      <w:r>
        <w:rPr>
          <w:lang w:val="en-US"/>
        </w:rPr>
        <w:t>.</w:t>
      </w:r>
    </w:p>
    <w:p w14:paraId="647F3A20" w14:textId="78810FE2" w:rsidR="00937643" w:rsidRDefault="00937643" w:rsidP="00937643">
      <w:pPr>
        <w:pStyle w:val="Gambar"/>
      </w:pPr>
      <w:r w:rsidRPr="00937643">
        <w:drawing>
          <wp:inline distT="0" distB="0" distL="0" distR="0" wp14:anchorId="14ACD907" wp14:editId="7A1A3A98">
            <wp:extent cx="3751484" cy="947955"/>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54800" cy="948793"/>
                    </a:xfrm>
                    <a:prstGeom prst="rect">
                      <a:avLst/>
                    </a:prstGeom>
                  </pic:spPr>
                </pic:pic>
              </a:graphicData>
            </a:graphic>
          </wp:inline>
        </w:drawing>
      </w:r>
    </w:p>
    <w:p w14:paraId="0A4B5BCC" w14:textId="4BF8F633" w:rsidR="00937643" w:rsidRDefault="00937643" w:rsidP="00937643">
      <w:pPr>
        <w:pStyle w:val="Caption"/>
        <w:rPr>
          <w:lang w:val="en-US"/>
        </w:rPr>
      </w:pPr>
      <w:r w:rsidRPr="00DD0274">
        <w:rPr>
          <w:b/>
          <w:bCs/>
        </w:rPr>
        <w:t>Gambar 1</w:t>
      </w:r>
      <w:r>
        <w:t>. Telematika: Jurnal Informatika dan Teknologi Informasi</w:t>
      </w:r>
      <w:r>
        <w:rPr>
          <w:lang w:val="en-US"/>
        </w:rPr>
        <w:t xml:space="preserve"> (menggunakan style caption)</w:t>
      </w:r>
    </w:p>
    <w:p w14:paraId="2909DE20" w14:textId="0CFA5E90" w:rsidR="00937643" w:rsidRDefault="00937643" w:rsidP="00937643">
      <w:pPr>
        <w:rPr>
          <w:lang w:val="en-US"/>
        </w:rPr>
      </w:pPr>
      <w:r>
        <w:rPr>
          <w:lang w:val="en-US"/>
        </w:rPr>
        <w:t>Gambar tidak perlu menggunakan bingkai</w:t>
      </w:r>
      <w:r w:rsidR="003B3675">
        <w:rPr>
          <w:lang w:val="en-US"/>
        </w:rPr>
        <w:t xml:space="preserve">, berikan alasan penggunaan atau penjelasan terkait gambar setelah gambar ditampilkan. Selain gambar, ada juga tabel yang disajikan seperti diperlihatkan pada </w:t>
      </w:r>
      <w:r w:rsidR="003B3675" w:rsidRPr="003B3675">
        <w:rPr>
          <w:b/>
          <w:bCs/>
          <w:lang w:val="en-US"/>
        </w:rPr>
        <w:t>Tabel 1</w:t>
      </w:r>
      <w:r w:rsidR="003B3675">
        <w:rPr>
          <w:lang w:val="en-US"/>
        </w:rPr>
        <w:t>.</w:t>
      </w:r>
    </w:p>
    <w:p w14:paraId="7C0A8144" w14:textId="052FCD68" w:rsidR="003B3675" w:rsidRDefault="003B3675" w:rsidP="003B3675">
      <w:pPr>
        <w:pStyle w:val="Caption"/>
        <w:rPr>
          <w:lang w:val="en-US"/>
        </w:rPr>
      </w:pPr>
      <w:r w:rsidRPr="00DD0274">
        <w:rPr>
          <w:b/>
          <w:bCs/>
          <w:lang w:val="en-US"/>
        </w:rPr>
        <w:t>Tabel 1</w:t>
      </w:r>
      <w:r>
        <w:rPr>
          <w:lang w:val="en-US"/>
        </w:rPr>
        <w:t>. Daftar terbitan jurnal Telematika 2020-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2275"/>
      </w:tblGrid>
      <w:tr w:rsidR="003B3675" w14:paraId="58305BE4" w14:textId="77777777" w:rsidTr="008C4605">
        <w:trPr>
          <w:jc w:val="center"/>
        </w:trPr>
        <w:tc>
          <w:tcPr>
            <w:tcW w:w="704" w:type="dxa"/>
            <w:tcBorders>
              <w:bottom w:val="single" w:sz="4" w:space="0" w:color="auto"/>
            </w:tcBorders>
          </w:tcPr>
          <w:p w14:paraId="1A1C376B" w14:textId="6DE5339F" w:rsidR="003B3675" w:rsidRPr="003B3675" w:rsidRDefault="003B3675" w:rsidP="003B3675">
            <w:pPr>
              <w:pStyle w:val="HeadingTabel"/>
            </w:pPr>
            <w:r w:rsidRPr="003B3675">
              <w:t>No.</w:t>
            </w:r>
          </w:p>
        </w:tc>
        <w:tc>
          <w:tcPr>
            <w:tcW w:w="2273" w:type="dxa"/>
            <w:tcBorders>
              <w:bottom w:val="single" w:sz="4" w:space="0" w:color="auto"/>
            </w:tcBorders>
          </w:tcPr>
          <w:p w14:paraId="4786D4B8" w14:textId="75CA285D" w:rsidR="003B3675" w:rsidRPr="003B3675" w:rsidRDefault="003B3675" w:rsidP="003B3675">
            <w:pPr>
              <w:pStyle w:val="HeadingTabel"/>
            </w:pPr>
            <w:r w:rsidRPr="003B3675">
              <w:t>Volume dan Nomor</w:t>
            </w:r>
          </w:p>
        </w:tc>
        <w:tc>
          <w:tcPr>
            <w:tcW w:w="2275" w:type="dxa"/>
            <w:tcBorders>
              <w:bottom w:val="single" w:sz="4" w:space="0" w:color="auto"/>
            </w:tcBorders>
          </w:tcPr>
          <w:p w14:paraId="1A9B7050" w14:textId="668F9C2B" w:rsidR="003B3675" w:rsidRPr="003B3675" w:rsidRDefault="003B3675" w:rsidP="003B3675">
            <w:pPr>
              <w:pStyle w:val="HeadingTabel"/>
            </w:pPr>
            <w:r w:rsidRPr="003B3675">
              <w:t>Bulan Terbit</w:t>
            </w:r>
          </w:p>
        </w:tc>
      </w:tr>
      <w:tr w:rsidR="003B3675" w14:paraId="41F67C7C" w14:textId="77777777" w:rsidTr="008C4605">
        <w:trPr>
          <w:jc w:val="center"/>
        </w:trPr>
        <w:tc>
          <w:tcPr>
            <w:tcW w:w="704" w:type="dxa"/>
            <w:tcBorders>
              <w:top w:val="single" w:sz="4" w:space="0" w:color="auto"/>
              <w:bottom w:val="single" w:sz="4" w:space="0" w:color="auto"/>
            </w:tcBorders>
          </w:tcPr>
          <w:p w14:paraId="524227D2" w14:textId="3F895788" w:rsidR="003B3675" w:rsidRPr="003B3675" w:rsidRDefault="003B3675" w:rsidP="003B3675">
            <w:pPr>
              <w:pStyle w:val="IsiTabel"/>
            </w:pPr>
            <w:r w:rsidRPr="003B3675">
              <w:t>1.</w:t>
            </w:r>
          </w:p>
        </w:tc>
        <w:tc>
          <w:tcPr>
            <w:tcW w:w="2273" w:type="dxa"/>
            <w:tcBorders>
              <w:top w:val="single" w:sz="4" w:space="0" w:color="auto"/>
              <w:bottom w:val="single" w:sz="4" w:space="0" w:color="auto"/>
            </w:tcBorders>
          </w:tcPr>
          <w:p w14:paraId="4EFE9601" w14:textId="2838DDEE" w:rsidR="003B3675" w:rsidRPr="003B3675" w:rsidRDefault="003B3675" w:rsidP="003B3675">
            <w:pPr>
              <w:pStyle w:val="IsiTabel"/>
            </w:pPr>
            <w:r w:rsidRPr="003B3675">
              <w:t>Volume 17, No. 1</w:t>
            </w:r>
          </w:p>
        </w:tc>
        <w:tc>
          <w:tcPr>
            <w:tcW w:w="2275" w:type="dxa"/>
            <w:tcBorders>
              <w:top w:val="single" w:sz="4" w:space="0" w:color="auto"/>
              <w:bottom w:val="single" w:sz="4" w:space="0" w:color="auto"/>
            </w:tcBorders>
          </w:tcPr>
          <w:p w14:paraId="17CD81BA" w14:textId="5006C612" w:rsidR="003B3675" w:rsidRPr="003B3675" w:rsidRDefault="003B3675" w:rsidP="003B3675">
            <w:pPr>
              <w:pStyle w:val="IsiTabel"/>
            </w:pPr>
            <w:r w:rsidRPr="003B3675">
              <w:t>April 2020</w:t>
            </w:r>
          </w:p>
        </w:tc>
      </w:tr>
      <w:tr w:rsidR="003B3675" w14:paraId="156643C0" w14:textId="77777777" w:rsidTr="008C4605">
        <w:trPr>
          <w:jc w:val="center"/>
        </w:trPr>
        <w:tc>
          <w:tcPr>
            <w:tcW w:w="704" w:type="dxa"/>
            <w:tcBorders>
              <w:top w:val="single" w:sz="4" w:space="0" w:color="auto"/>
              <w:bottom w:val="single" w:sz="4" w:space="0" w:color="auto"/>
            </w:tcBorders>
          </w:tcPr>
          <w:p w14:paraId="28127891" w14:textId="1403F732" w:rsidR="003B3675" w:rsidRPr="003B3675" w:rsidRDefault="003B3675" w:rsidP="003B3675">
            <w:pPr>
              <w:pStyle w:val="IsiTabel"/>
            </w:pPr>
            <w:r w:rsidRPr="003B3675">
              <w:t>2.</w:t>
            </w:r>
          </w:p>
        </w:tc>
        <w:tc>
          <w:tcPr>
            <w:tcW w:w="2273" w:type="dxa"/>
            <w:tcBorders>
              <w:top w:val="single" w:sz="4" w:space="0" w:color="auto"/>
              <w:bottom w:val="single" w:sz="4" w:space="0" w:color="auto"/>
            </w:tcBorders>
          </w:tcPr>
          <w:p w14:paraId="67A80C25" w14:textId="7E599354" w:rsidR="003B3675" w:rsidRPr="003B3675" w:rsidRDefault="003B3675" w:rsidP="003B3675">
            <w:pPr>
              <w:pStyle w:val="IsiTabel"/>
            </w:pPr>
            <w:r w:rsidRPr="003B3675">
              <w:t>Volume 17, No. 2</w:t>
            </w:r>
          </w:p>
        </w:tc>
        <w:tc>
          <w:tcPr>
            <w:tcW w:w="2275" w:type="dxa"/>
            <w:tcBorders>
              <w:top w:val="single" w:sz="4" w:space="0" w:color="auto"/>
              <w:bottom w:val="single" w:sz="4" w:space="0" w:color="auto"/>
            </w:tcBorders>
          </w:tcPr>
          <w:p w14:paraId="34E6CD7F" w14:textId="3E0D05AD" w:rsidR="003B3675" w:rsidRPr="003B3675" w:rsidRDefault="003B3675" w:rsidP="003B3675">
            <w:pPr>
              <w:pStyle w:val="IsiTabel"/>
            </w:pPr>
            <w:r w:rsidRPr="003B3675">
              <w:t>Oktober 2020</w:t>
            </w:r>
          </w:p>
        </w:tc>
      </w:tr>
      <w:tr w:rsidR="003B3675" w14:paraId="2FAC6ACC" w14:textId="77777777" w:rsidTr="008C4605">
        <w:trPr>
          <w:jc w:val="center"/>
        </w:trPr>
        <w:tc>
          <w:tcPr>
            <w:tcW w:w="704" w:type="dxa"/>
            <w:tcBorders>
              <w:top w:val="single" w:sz="4" w:space="0" w:color="auto"/>
              <w:bottom w:val="single" w:sz="4" w:space="0" w:color="auto"/>
            </w:tcBorders>
          </w:tcPr>
          <w:p w14:paraId="26A8B493" w14:textId="36C2DFC2" w:rsidR="003B3675" w:rsidRPr="003B3675" w:rsidRDefault="003B3675" w:rsidP="003B3675">
            <w:pPr>
              <w:pStyle w:val="IsiTabel"/>
            </w:pPr>
            <w:r w:rsidRPr="003B3675">
              <w:t>3.</w:t>
            </w:r>
          </w:p>
        </w:tc>
        <w:tc>
          <w:tcPr>
            <w:tcW w:w="2273" w:type="dxa"/>
            <w:tcBorders>
              <w:top w:val="single" w:sz="4" w:space="0" w:color="auto"/>
              <w:bottom w:val="single" w:sz="4" w:space="0" w:color="auto"/>
            </w:tcBorders>
          </w:tcPr>
          <w:p w14:paraId="31243343" w14:textId="40B33C80" w:rsidR="003B3675" w:rsidRPr="003B3675" w:rsidRDefault="003B3675" w:rsidP="003B3675">
            <w:pPr>
              <w:pStyle w:val="IsiTabel"/>
            </w:pPr>
            <w:r w:rsidRPr="003B3675">
              <w:t>Volume 18, No. 1</w:t>
            </w:r>
          </w:p>
        </w:tc>
        <w:tc>
          <w:tcPr>
            <w:tcW w:w="2275" w:type="dxa"/>
            <w:tcBorders>
              <w:top w:val="single" w:sz="4" w:space="0" w:color="auto"/>
              <w:bottom w:val="single" w:sz="4" w:space="0" w:color="auto"/>
            </w:tcBorders>
          </w:tcPr>
          <w:p w14:paraId="54CF4C3C" w14:textId="11A69079" w:rsidR="003B3675" w:rsidRPr="003B3675" w:rsidRDefault="003B3675" w:rsidP="003B3675">
            <w:pPr>
              <w:pStyle w:val="IsiTabel"/>
            </w:pPr>
            <w:r w:rsidRPr="003B3675">
              <w:t>Februari 2021</w:t>
            </w:r>
          </w:p>
        </w:tc>
      </w:tr>
      <w:tr w:rsidR="003B3675" w14:paraId="5F421536" w14:textId="77777777" w:rsidTr="008C4605">
        <w:trPr>
          <w:jc w:val="center"/>
        </w:trPr>
        <w:tc>
          <w:tcPr>
            <w:tcW w:w="704" w:type="dxa"/>
            <w:tcBorders>
              <w:top w:val="single" w:sz="4" w:space="0" w:color="auto"/>
              <w:bottom w:val="single" w:sz="4" w:space="0" w:color="auto"/>
            </w:tcBorders>
          </w:tcPr>
          <w:p w14:paraId="19A8F5C9" w14:textId="4D75A191" w:rsidR="003B3675" w:rsidRPr="003B3675" w:rsidRDefault="003B3675" w:rsidP="003B3675">
            <w:pPr>
              <w:pStyle w:val="IsiTabel"/>
            </w:pPr>
            <w:r w:rsidRPr="003B3675">
              <w:t>4.</w:t>
            </w:r>
          </w:p>
        </w:tc>
        <w:tc>
          <w:tcPr>
            <w:tcW w:w="2273" w:type="dxa"/>
            <w:tcBorders>
              <w:top w:val="single" w:sz="4" w:space="0" w:color="auto"/>
              <w:bottom w:val="single" w:sz="4" w:space="0" w:color="auto"/>
            </w:tcBorders>
          </w:tcPr>
          <w:p w14:paraId="01E9E901" w14:textId="66B49C30" w:rsidR="003B3675" w:rsidRPr="003B3675" w:rsidRDefault="003B3675" w:rsidP="003B3675">
            <w:pPr>
              <w:pStyle w:val="IsiTabel"/>
            </w:pPr>
            <w:r w:rsidRPr="003B3675">
              <w:t>Volume 18, No. 2</w:t>
            </w:r>
          </w:p>
        </w:tc>
        <w:tc>
          <w:tcPr>
            <w:tcW w:w="2275" w:type="dxa"/>
            <w:tcBorders>
              <w:top w:val="single" w:sz="4" w:space="0" w:color="auto"/>
              <w:bottom w:val="single" w:sz="4" w:space="0" w:color="auto"/>
            </w:tcBorders>
          </w:tcPr>
          <w:p w14:paraId="059C7BB2" w14:textId="368646DF" w:rsidR="003B3675" w:rsidRPr="003B3675" w:rsidRDefault="003B3675" w:rsidP="003B3675">
            <w:pPr>
              <w:pStyle w:val="IsiTabel"/>
            </w:pPr>
            <w:r w:rsidRPr="003B3675">
              <w:t>Juni 2021</w:t>
            </w:r>
          </w:p>
        </w:tc>
      </w:tr>
      <w:tr w:rsidR="003B3675" w14:paraId="7615BDEE" w14:textId="77777777" w:rsidTr="008C4605">
        <w:trPr>
          <w:jc w:val="center"/>
        </w:trPr>
        <w:tc>
          <w:tcPr>
            <w:tcW w:w="704" w:type="dxa"/>
            <w:tcBorders>
              <w:top w:val="single" w:sz="4" w:space="0" w:color="auto"/>
              <w:bottom w:val="single" w:sz="4" w:space="0" w:color="auto"/>
            </w:tcBorders>
          </w:tcPr>
          <w:p w14:paraId="7DCD6D9D" w14:textId="637E887D" w:rsidR="003B3675" w:rsidRPr="003B3675" w:rsidRDefault="003B3675" w:rsidP="003B3675">
            <w:pPr>
              <w:pStyle w:val="IsiTabel"/>
            </w:pPr>
            <w:r w:rsidRPr="003B3675">
              <w:t>5.</w:t>
            </w:r>
          </w:p>
        </w:tc>
        <w:tc>
          <w:tcPr>
            <w:tcW w:w="2273" w:type="dxa"/>
            <w:tcBorders>
              <w:top w:val="single" w:sz="4" w:space="0" w:color="auto"/>
              <w:bottom w:val="single" w:sz="4" w:space="0" w:color="auto"/>
            </w:tcBorders>
          </w:tcPr>
          <w:p w14:paraId="4CF3240F" w14:textId="4A4C6CD8" w:rsidR="003B3675" w:rsidRPr="003B3675" w:rsidRDefault="003B3675" w:rsidP="003B3675">
            <w:pPr>
              <w:pStyle w:val="IsiTabel"/>
            </w:pPr>
            <w:r w:rsidRPr="003B3675">
              <w:t>Volume 18, No. 3</w:t>
            </w:r>
          </w:p>
        </w:tc>
        <w:tc>
          <w:tcPr>
            <w:tcW w:w="2275" w:type="dxa"/>
            <w:tcBorders>
              <w:top w:val="single" w:sz="4" w:space="0" w:color="auto"/>
              <w:bottom w:val="single" w:sz="4" w:space="0" w:color="auto"/>
            </w:tcBorders>
          </w:tcPr>
          <w:p w14:paraId="26BB2F63" w14:textId="32BE38B8" w:rsidR="003B3675" w:rsidRPr="003B3675" w:rsidRDefault="003B3675" w:rsidP="003B3675">
            <w:pPr>
              <w:pStyle w:val="IsiTabel"/>
            </w:pPr>
            <w:r w:rsidRPr="003B3675">
              <w:t>Oktober 2021</w:t>
            </w:r>
          </w:p>
        </w:tc>
      </w:tr>
    </w:tbl>
    <w:p w14:paraId="266AD89D" w14:textId="15568BB3" w:rsidR="003B3675" w:rsidRPr="00937643" w:rsidRDefault="003B3675" w:rsidP="00937643">
      <w:pPr>
        <w:rPr>
          <w:lang w:val="en-US"/>
        </w:rPr>
      </w:pPr>
    </w:p>
    <w:p w14:paraId="3193C430" w14:textId="213E98CC" w:rsidR="00FB07BD" w:rsidRPr="008C4605" w:rsidRDefault="008C4605" w:rsidP="00FB07BD">
      <w:pPr>
        <w:rPr>
          <w:lang w:val="en-US"/>
        </w:rPr>
      </w:pPr>
      <w:r>
        <w:rPr>
          <w:lang w:val="en-US"/>
        </w:rPr>
        <w:t xml:space="preserve">Judul tabel menggunakan style </w:t>
      </w:r>
      <w:r w:rsidRPr="008C4605">
        <w:rPr>
          <w:b/>
          <w:bCs/>
          <w:lang w:val="en-US"/>
        </w:rPr>
        <w:t>Caption</w:t>
      </w:r>
      <w:r>
        <w:rPr>
          <w:lang w:val="en-US"/>
        </w:rPr>
        <w:t xml:space="preserve">, kepala/kop tabel menggunakan style </w:t>
      </w:r>
      <w:r w:rsidRPr="008C4605">
        <w:rPr>
          <w:b/>
          <w:bCs/>
          <w:lang w:val="en-US"/>
        </w:rPr>
        <w:t>HeadingTabe</w:t>
      </w:r>
      <w:r>
        <w:rPr>
          <w:b/>
          <w:bCs/>
          <w:lang w:val="en-US"/>
        </w:rPr>
        <w:t>l</w:t>
      </w:r>
      <w:r>
        <w:rPr>
          <w:lang w:val="en-US"/>
        </w:rPr>
        <w:t xml:space="preserve">, dan isi tabel menggunakan style </w:t>
      </w:r>
      <w:r>
        <w:rPr>
          <w:b/>
          <w:bCs/>
          <w:lang w:val="en-US"/>
        </w:rPr>
        <w:t>IsiTabel</w:t>
      </w:r>
      <w:r>
        <w:rPr>
          <w:lang w:val="en-US"/>
        </w:rPr>
        <w:t xml:space="preserve">. </w:t>
      </w:r>
    </w:p>
    <w:p w14:paraId="5B2B2B7C" w14:textId="0FEE5B75" w:rsidR="007C6C72" w:rsidRDefault="002B4C6E" w:rsidP="007C6C72">
      <w:pPr>
        <w:pStyle w:val="Heading3"/>
        <w:rPr>
          <w:lang w:val="en-US"/>
        </w:rPr>
      </w:pPr>
      <w:r>
        <w:rPr>
          <w:lang w:val="en-US"/>
        </w:rPr>
        <w:t>Tata Cara Penulisan Persamaan (Heading 3)</w:t>
      </w:r>
    </w:p>
    <w:p w14:paraId="384972BD" w14:textId="5549B1FC" w:rsidR="002B4C6E" w:rsidRDefault="002B4C6E" w:rsidP="007C6C72">
      <w:pPr>
        <w:rPr>
          <w:lang w:val="en-US"/>
        </w:rPr>
      </w:pPr>
      <w:r>
        <w:rPr>
          <w:lang w:val="en-US"/>
        </w:rPr>
        <w:t xml:space="preserve">Persamaan yang digunakan pada penelitian dituliskan dengan menggunakan </w:t>
      </w:r>
      <w:r w:rsidRPr="002B4C6E">
        <w:rPr>
          <w:i/>
          <w:iCs/>
          <w:lang w:val="en-US"/>
        </w:rPr>
        <w:t>equation</w:t>
      </w:r>
      <w:r>
        <w:rPr>
          <w:lang w:val="en-US"/>
        </w:rPr>
        <w:t xml:space="preserve"> pada perangkat lunak Microsoft Word</w:t>
      </w:r>
      <w:r w:rsidR="00596DB2">
        <w:rPr>
          <w:lang w:val="en-US"/>
        </w:rPr>
        <w:t xml:space="preserve"> dan style </w:t>
      </w:r>
      <w:r w:rsidR="00596DB2" w:rsidRPr="00596DB2">
        <w:rPr>
          <w:b/>
          <w:bCs/>
          <w:lang w:val="en-US"/>
        </w:rPr>
        <w:t>persamaan</w:t>
      </w:r>
      <w:r>
        <w:rPr>
          <w:lang w:val="en-US"/>
        </w:rPr>
        <w:t xml:space="preserve">. </w:t>
      </w:r>
    </w:p>
    <w:p w14:paraId="528F97F9" w14:textId="41788A5E" w:rsidR="002B4C6E" w:rsidRDefault="00596DB2" w:rsidP="00596DB2">
      <w:pPr>
        <w:pStyle w:val="persamaan"/>
      </w:pPr>
      <m:oMath>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oMath>
      <w:r>
        <w:tab/>
        <w:t>(1)</w:t>
      </w:r>
    </w:p>
    <w:p w14:paraId="76D61D98" w14:textId="015168B6" w:rsidR="00692B40" w:rsidRDefault="00DD0274" w:rsidP="00692B40">
      <w:pPr>
        <w:pStyle w:val="Heading1"/>
        <w:rPr>
          <w:lang w:val="en-US"/>
        </w:rPr>
      </w:pPr>
      <w:r>
        <w:rPr>
          <w:lang w:val="en-US"/>
        </w:rPr>
        <w:t>Hasil dan Pembahasan (Heading 1)</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lastRenderedPageBreak/>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lastRenderedPageBreak/>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xml:space="preserve">, 2016, no. December, </w:t>
      </w:r>
      <w:r w:rsidRPr="00121C54">
        <w:rPr>
          <w:rFonts w:cs="Times New Roman"/>
          <w:szCs w:val="24"/>
        </w:rPr>
        <w:lastRenderedPageBreak/>
        <w:t>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1"/>
      <w:footerReference w:type="default" r:id="rId12"/>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F6FC8" w14:textId="77777777" w:rsidR="00EF26E2" w:rsidRDefault="00EF26E2" w:rsidP="00727E33">
      <w:pPr>
        <w:spacing w:after="0"/>
      </w:pPr>
      <w:r>
        <w:separator/>
      </w:r>
    </w:p>
  </w:endnote>
  <w:endnote w:type="continuationSeparator" w:id="0">
    <w:p w14:paraId="513BA1D4" w14:textId="77777777" w:rsidR="00EF26E2" w:rsidRDefault="00EF26E2"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B85A1" w14:textId="77777777" w:rsidR="00EF26E2" w:rsidRDefault="00EF26E2" w:rsidP="00727E33">
      <w:pPr>
        <w:spacing w:after="0"/>
      </w:pPr>
      <w:r>
        <w:separator/>
      </w:r>
    </w:p>
  </w:footnote>
  <w:footnote w:type="continuationSeparator" w:id="0">
    <w:p w14:paraId="4CF16A08" w14:textId="77777777" w:rsidR="00EF26E2" w:rsidRDefault="00EF26E2"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022415">
    <w:abstractNumId w:val="15"/>
  </w:num>
  <w:num w:numId="2" w16cid:durableId="1199971822">
    <w:abstractNumId w:val="10"/>
  </w:num>
  <w:num w:numId="3" w16cid:durableId="193345814">
    <w:abstractNumId w:val="9"/>
  </w:num>
  <w:num w:numId="4" w16cid:durableId="2052648">
    <w:abstractNumId w:val="7"/>
  </w:num>
  <w:num w:numId="5" w16cid:durableId="207691582">
    <w:abstractNumId w:val="6"/>
  </w:num>
  <w:num w:numId="6" w16cid:durableId="1297103091">
    <w:abstractNumId w:val="5"/>
  </w:num>
  <w:num w:numId="7" w16cid:durableId="734860906">
    <w:abstractNumId w:val="4"/>
  </w:num>
  <w:num w:numId="8" w16cid:durableId="1957984005">
    <w:abstractNumId w:val="8"/>
  </w:num>
  <w:num w:numId="9" w16cid:durableId="1947273769">
    <w:abstractNumId w:val="3"/>
  </w:num>
  <w:num w:numId="10" w16cid:durableId="944771541">
    <w:abstractNumId w:val="2"/>
  </w:num>
  <w:num w:numId="11" w16cid:durableId="1907959715">
    <w:abstractNumId w:val="1"/>
  </w:num>
  <w:num w:numId="12" w16cid:durableId="1790927518">
    <w:abstractNumId w:val="0"/>
  </w:num>
  <w:num w:numId="13" w16cid:durableId="818958972">
    <w:abstractNumId w:val="14"/>
  </w:num>
  <w:num w:numId="14" w16cid:durableId="1105073457">
    <w:abstractNumId w:val="12"/>
  </w:num>
  <w:num w:numId="15" w16cid:durableId="1959408042">
    <w:abstractNumId w:val="13"/>
  </w:num>
  <w:num w:numId="16" w16cid:durableId="1653020174">
    <w:abstractNumId w:val="16"/>
  </w:num>
  <w:num w:numId="17" w16cid:durableId="80413379">
    <w:abstractNumId w:val="11"/>
  </w:num>
  <w:num w:numId="18" w16cid:durableId="19550885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40C9E"/>
    <w:rsid w:val="000A5CBA"/>
    <w:rsid w:val="000B0CDC"/>
    <w:rsid w:val="000C6E6D"/>
    <w:rsid w:val="000F2959"/>
    <w:rsid w:val="00121C54"/>
    <w:rsid w:val="001A3A3A"/>
    <w:rsid w:val="00227376"/>
    <w:rsid w:val="002B4C6E"/>
    <w:rsid w:val="003357EB"/>
    <w:rsid w:val="0038447E"/>
    <w:rsid w:val="003B11F3"/>
    <w:rsid w:val="003B3675"/>
    <w:rsid w:val="003D3659"/>
    <w:rsid w:val="00425F97"/>
    <w:rsid w:val="00426478"/>
    <w:rsid w:val="004350A0"/>
    <w:rsid w:val="00484EB2"/>
    <w:rsid w:val="004E3C00"/>
    <w:rsid w:val="00596DB2"/>
    <w:rsid w:val="005F2B3A"/>
    <w:rsid w:val="006338A7"/>
    <w:rsid w:val="00692B40"/>
    <w:rsid w:val="006D3D29"/>
    <w:rsid w:val="007159BE"/>
    <w:rsid w:val="00727E33"/>
    <w:rsid w:val="00733283"/>
    <w:rsid w:val="00780F2F"/>
    <w:rsid w:val="007C6C72"/>
    <w:rsid w:val="007E180E"/>
    <w:rsid w:val="00836674"/>
    <w:rsid w:val="0087102E"/>
    <w:rsid w:val="008A2EBA"/>
    <w:rsid w:val="008A3F52"/>
    <w:rsid w:val="008C4605"/>
    <w:rsid w:val="00902908"/>
    <w:rsid w:val="00915E41"/>
    <w:rsid w:val="00937643"/>
    <w:rsid w:val="00981794"/>
    <w:rsid w:val="009A310D"/>
    <w:rsid w:val="009E5478"/>
    <w:rsid w:val="00A7774F"/>
    <w:rsid w:val="00AE4843"/>
    <w:rsid w:val="00B13E18"/>
    <w:rsid w:val="00B2410F"/>
    <w:rsid w:val="00B315C9"/>
    <w:rsid w:val="00B57EFF"/>
    <w:rsid w:val="00BC0E47"/>
    <w:rsid w:val="00C43789"/>
    <w:rsid w:val="00CD187B"/>
    <w:rsid w:val="00D409C6"/>
    <w:rsid w:val="00D930A0"/>
    <w:rsid w:val="00DD0274"/>
    <w:rsid w:val="00E40E27"/>
    <w:rsid w:val="00E7749E"/>
    <w:rsid w:val="00E82561"/>
    <w:rsid w:val="00E83D31"/>
    <w:rsid w:val="00EA3BA5"/>
    <w:rsid w:val="00ED170A"/>
    <w:rsid w:val="00ED76BD"/>
    <w:rsid w:val="00EF26E2"/>
    <w:rsid w:val="00F00688"/>
    <w:rsid w:val="00F37473"/>
    <w:rsid w:val="00F5004E"/>
    <w:rsid w:val="00F76E44"/>
    <w:rsid w:val="00FB07BD"/>
    <w:rsid w:val="00FC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TotalTime>
  <Pages>1</Pages>
  <Words>4396</Words>
  <Characters>2506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2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Niken Riri</cp:lastModifiedBy>
  <cp:revision>21</cp:revision>
  <dcterms:created xsi:type="dcterms:W3CDTF">2020-08-06T15:10:00Z</dcterms:created>
  <dcterms:modified xsi:type="dcterms:W3CDTF">2022-12-09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